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F0622" w:rsidRPr="004850A5" w:rsidRDefault="000F0622" w:rsidP="005A0E91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color w:val="000000" w:themeColor="text1"/>
          <w:sz w:val="22"/>
        </w:rPr>
      </w:pPr>
      <w:r w:rsidRPr="004850A5">
        <w:rPr>
          <w:rFonts w:ascii="Times New Roman" w:hAnsi="Times New Roman" w:cs="Times New Roman"/>
          <w:b/>
          <w:color w:val="000000" w:themeColor="text1"/>
          <w:sz w:val="22"/>
        </w:rPr>
        <w:t>Table S</w:t>
      </w:r>
      <w:r w:rsidR="00D74990" w:rsidRPr="004850A5">
        <w:rPr>
          <w:rFonts w:ascii="Times New Roman" w:hAnsi="Times New Roman" w:cs="Times New Roman"/>
          <w:b/>
          <w:color w:val="000000" w:themeColor="text1"/>
          <w:sz w:val="22"/>
        </w:rPr>
        <w:t>1</w:t>
      </w:r>
      <w:r w:rsidR="00FB6B30" w:rsidRPr="004850A5">
        <w:rPr>
          <w:rFonts w:ascii="Times New Roman" w:hAnsi="Times New Roman" w:cs="Times New Roman"/>
          <w:b/>
          <w:color w:val="000000" w:themeColor="text1"/>
          <w:sz w:val="22"/>
        </w:rPr>
        <w:t xml:space="preserve"> - </w:t>
      </w:r>
      <w:r w:rsidRPr="004850A5">
        <w:rPr>
          <w:rFonts w:ascii="Times New Roman" w:hAnsi="Times New Roman" w:cs="Times New Roman"/>
          <w:b/>
          <w:color w:val="000000" w:themeColor="text1"/>
          <w:sz w:val="22"/>
        </w:rPr>
        <w:t>Primary antibodies used in this study.</w:t>
      </w:r>
    </w:p>
    <w:tbl>
      <w:tblPr>
        <w:tblStyle w:val="TableGrid"/>
        <w:tblW w:w="8364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4111"/>
        <w:gridCol w:w="2552"/>
      </w:tblGrid>
      <w:tr w:rsidR="004850A5" w:rsidRPr="004850A5" w:rsidTr="0028581A">
        <w:trPr>
          <w:trHeight w:val="255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Company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Name, catalog number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Used for (dilutions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BD Biosciences</w:t>
            </w: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</w:t>
            </w: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Clathrin</w:t>
            </w:r>
            <w:proofErr w:type="spellEnd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heavy chain, 610500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50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93286B" w:rsidRPr="004850A5" w:rsidRDefault="0093286B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93286B" w:rsidRPr="004850A5" w:rsidRDefault="0093286B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Mouse anti-EB1(5/EB1), 610534, </w:t>
            </w:r>
          </w:p>
        </w:tc>
        <w:tc>
          <w:tcPr>
            <w:tcW w:w="2552" w:type="dxa"/>
            <w:vAlign w:val="center"/>
          </w:tcPr>
          <w:p w:rsidR="0093286B" w:rsidRPr="004850A5" w:rsidRDefault="0093286B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F (1:5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93286B" w:rsidRPr="004850A5" w:rsidRDefault="0093286B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GeneTex</w:t>
            </w:r>
            <w:proofErr w:type="spellEnd"/>
          </w:p>
        </w:tc>
        <w:tc>
          <w:tcPr>
            <w:tcW w:w="4111" w:type="dxa"/>
            <w:vAlign w:val="center"/>
          </w:tcPr>
          <w:p w:rsidR="0093286B" w:rsidRPr="004850A5" w:rsidRDefault="0093286B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Rabbit anti-Kif5b, </w:t>
            </w:r>
            <w:r w:rsidR="0001316D"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GTX104874</w:t>
            </w:r>
          </w:p>
        </w:tc>
        <w:tc>
          <w:tcPr>
            <w:tcW w:w="2552" w:type="dxa"/>
            <w:vAlign w:val="center"/>
          </w:tcPr>
          <w:p w:rsidR="0093286B" w:rsidRPr="004850A5" w:rsidRDefault="0093286B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F (1:5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illipore</w:t>
            </w: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Rabbit anti-</w:t>
            </w: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Detyrosinated</w:t>
            </w:r>
            <w:proofErr w:type="spellEnd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tubulin, </w:t>
            </w: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AB3201</w:t>
            </w:r>
            <w:proofErr w:type="spellEnd"/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30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AF312A" w:rsidRPr="004850A5" w:rsidRDefault="006C4770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P Biomedicals</w:t>
            </w:r>
          </w:p>
        </w:tc>
        <w:tc>
          <w:tcPr>
            <w:tcW w:w="4111" w:type="dxa"/>
            <w:vAlign w:val="center"/>
          </w:tcPr>
          <w:p w:rsidR="00AF312A" w:rsidRPr="004850A5" w:rsidRDefault="00AF312A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Mouse anti-Actin (C4), </w:t>
            </w:r>
            <w:r w:rsidR="00F942AB"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0869100-CF</w:t>
            </w:r>
          </w:p>
        </w:tc>
        <w:tc>
          <w:tcPr>
            <w:tcW w:w="2552" w:type="dxa"/>
            <w:vAlign w:val="center"/>
          </w:tcPr>
          <w:p w:rsidR="00AF312A" w:rsidRPr="004850A5" w:rsidRDefault="008E3EF1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100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Nacalai</w:t>
            </w:r>
            <w:proofErr w:type="spellEnd"/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V5, 04434-36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30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Rat anti-GFP, 04404-84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30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before="100" w:beforeAutospacing="1" w:after="100" w:afterAutospacing="1"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Sigma-Aldrich</w:t>
            </w: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Acetylated tubulin, T7451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5000), IF (1:25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before="100" w:beforeAutospacing="1" w:after="100" w:afterAutospacing="1"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α-tubulin (DM1A), T6199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10000), IF (1:5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597719" w:rsidRPr="004850A5" w:rsidRDefault="00597719" w:rsidP="0028581A">
            <w:pPr>
              <w:adjustRightInd w:val="0"/>
              <w:snapToGrid w:val="0"/>
              <w:spacing w:before="100" w:beforeAutospacing="1" w:after="100" w:afterAutospacing="1"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597719" w:rsidRPr="004850A5" w:rsidRDefault="00597719" w:rsidP="0028581A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γ-tubulin (GTU-88), T6557</w:t>
            </w:r>
          </w:p>
        </w:tc>
        <w:tc>
          <w:tcPr>
            <w:tcW w:w="2552" w:type="dxa"/>
            <w:vAlign w:val="center"/>
          </w:tcPr>
          <w:p w:rsidR="00597719" w:rsidRPr="004850A5" w:rsidRDefault="00597719" w:rsidP="0028581A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50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Mouse anti-Map2, 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F (1:25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Tubb3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F (1:25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before="100" w:beforeAutospacing="1" w:after="100" w:afterAutospacing="1"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kern w:val="0"/>
                <w:sz w:val="22"/>
              </w:rPr>
              <w:t>Made in-house</w:t>
            </w: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Rabbit anti-Map7D1 </w:t>
            </w: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fldChar w:fldCharType="begin"/>
            </w:r>
            <w:r w:rsidR="006B69D8"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instrText xml:space="preserve"> ADDIN EN.CITE &lt;EndNote&gt;&lt;Cite&gt;&lt;Author&gt;Kikuchi&lt;/Author&gt;&lt;Year&gt;2018&lt;/Year&gt;&lt;RecNum&gt;60&lt;/RecNum&gt;&lt;DisplayText&gt;(Kikuchi et al 2018)&lt;/DisplayText&gt;&lt;record&gt;&lt;rec-number&gt;60&lt;/rec-number&gt;&lt;foreign-keys&gt;&lt;key app="EN" db-id="f29zraadvsdsv6ef52apxrd7t9dsrr0d9rte"&gt;60&lt;/key&gt;&lt;/foreign-keys&gt;&lt;ref-type name="Journal Article"&gt;17&lt;/ref-type&gt;&lt;contributors&gt;&lt;authors&gt;&lt;author&gt;Kikuchi, K.&lt;/author&gt;&lt;author&gt;Nakamura, A.&lt;/author&gt;&lt;author&gt;Arata, M.&lt;/author&gt;&lt;author&gt;Shi, D.&lt;/author&gt;&lt;author&gt;Nakagawa, M.&lt;/author&gt;&lt;author&gt;Tanaka, T.&lt;/author&gt;&lt;author&gt;Uemura, T.&lt;/author&gt;&lt;author&gt;Fujimori, T.&lt;/author&gt;&lt;author&gt;Kikuchi, A.&lt;/author&gt;&lt;author&gt;Uezu, A.&lt;/author&gt;&lt;author&gt;Sakamoto, Y.&lt;/author&gt;&lt;author&gt;Nakanishi, H.&lt;/author&gt;&lt;/authors&gt;&lt;/contributors&gt;&lt;titles&gt;&lt;title&gt;Map7/7D1 and Dvl form a feedback loop that facilitates microtubule remodeling and Wnt5a signaling&lt;/title&gt;&lt;secondary-title&gt;EMBO Rep.&lt;/secondary-title&gt;&lt;/titles&gt;&lt;periodical&gt;&lt;full-title&gt;EMBO Rep.&lt;/full-title&gt;&lt;/periodical&gt;&lt;pages&gt;e45471.&lt;/pages&gt;&lt;volume&gt;19&lt;/volume&gt;&lt;number&gt;7&lt;/number&gt;&lt;dates&gt;&lt;year&gt;2018&lt;/year&gt;&lt;/dates&gt;&lt;urls&gt;&lt;/urls&gt;&lt;electronic-resource-num&gt;doi: 10.15252/embr.201745471&lt;/electronic-resource-num&gt;&lt;/record&gt;&lt;/Cite&gt;&lt;/EndNote&gt;</w:instrText>
            </w: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fldChar w:fldCharType="separate"/>
            </w:r>
            <w:r w:rsidR="006B69D8" w:rsidRPr="004850A5">
              <w:rPr>
                <w:rFonts w:ascii="Times New Roman" w:hAnsi="Times New Roman" w:cs="Times New Roman"/>
                <w:noProof/>
                <w:color w:val="000000" w:themeColor="text1"/>
                <w:sz w:val="22"/>
              </w:rPr>
              <w:t>(</w:t>
            </w:r>
            <w:hyperlink w:anchor="_ENREF_1" w:tooltip="Kikuchi, 2018 #60" w:history="1">
              <w:r w:rsidR="006B69D8" w:rsidRPr="004850A5">
                <w:rPr>
                  <w:rFonts w:ascii="Times New Roman" w:hAnsi="Times New Roman" w:cs="Times New Roman"/>
                  <w:noProof/>
                  <w:color w:val="000000" w:themeColor="text1"/>
                  <w:sz w:val="22"/>
                </w:rPr>
                <w:t>Kikuchi et al 2018</w:t>
              </w:r>
            </w:hyperlink>
            <w:r w:rsidR="006B69D8" w:rsidRPr="004850A5">
              <w:rPr>
                <w:rFonts w:ascii="Times New Roman" w:hAnsi="Times New Roman" w:cs="Times New Roman"/>
                <w:noProof/>
                <w:color w:val="000000" w:themeColor="text1"/>
                <w:sz w:val="22"/>
              </w:rPr>
              <w:t>)</w:t>
            </w: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fldChar w:fldCharType="end"/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10000), IF (1:5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Rabbit anti-Map7D2</w:t>
            </w:r>
          </w:p>
        </w:tc>
        <w:tc>
          <w:tcPr>
            <w:tcW w:w="2552" w:type="dxa"/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B (1:10000), IF (1:500)</w:t>
            </w:r>
          </w:p>
        </w:tc>
      </w:tr>
      <w:tr w:rsidR="004850A5" w:rsidRPr="004850A5" w:rsidTr="0028581A">
        <w:trPr>
          <w:trHeight w:val="255"/>
        </w:trPr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4111" w:type="dxa"/>
            <w:tcBorders>
              <w:bottom w:val="single" w:sz="4" w:space="0" w:color="auto"/>
            </w:tcBorders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ouse anti-</w:t>
            </w: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Myc</w:t>
            </w:r>
            <w:proofErr w:type="spellEnd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 xml:space="preserve"> monoclonal (</w:t>
            </w:r>
            <w:proofErr w:type="spellStart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9E10</w:t>
            </w:r>
            <w:proofErr w:type="spellEnd"/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)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vAlign w:val="center"/>
          </w:tcPr>
          <w:p w:rsidR="000F0622" w:rsidRPr="004850A5" w:rsidRDefault="000F0622" w:rsidP="0028581A">
            <w:pPr>
              <w:adjustRightInd w:val="0"/>
              <w:snapToGrid w:val="0"/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 w:rsidRPr="004850A5">
              <w:rPr>
                <w:rFonts w:ascii="Times New Roman" w:hAnsi="Times New Roman" w:cs="Times New Roman"/>
                <w:color w:val="000000" w:themeColor="text1"/>
                <w:sz w:val="22"/>
              </w:rPr>
              <w:t>IF (1:250)</w:t>
            </w:r>
          </w:p>
        </w:tc>
      </w:tr>
    </w:tbl>
    <w:p w:rsidR="000F0622" w:rsidRPr="004850A5" w:rsidRDefault="000F0622" w:rsidP="005A0E91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r w:rsidRPr="004850A5">
        <w:rPr>
          <w:rFonts w:ascii="Times New Roman" w:hAnsi="Times New Roman" w:cs="Times New Roman"/>
          <w:color w:val="000000" w:themeColor="text1"/>
          <w:sz w:val="22"/>
        </w:rPr>
        <w:t>IB, Immunoblotting; IF, Immunofluorescence</w:t>
      </w:r>
    </w:p>
    <w:p w:rsidR="000F0622" w:rsidRPr="004850A5" w:rsidRDefault="000F0622" w:rsidP="005A0E91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</w:p>
    <w:p w:rsidR="002831C4" w:rsidRPr="004850A5" w:rsidRDefault="002831C4" w:rsidP="005A0E91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bookmarkStart w:id="0" w:name="_GoBack"/>
      <w:bookmarkEnd w:id="0"/>
    </w:p>
    <w:p w:rsidR="002831C4" w:rsidRPr="004850A5" w:rsidRDefault="005A0E91" w:rsidP="005A0E91">
      <w:pPr>
        <w:spacing w:line="360" w:lineRule="auto"/>
        <w:ind w:left="720" w:hanging="720"/>
        <w:rPr>
          <w:rFonts w:ascii="Times New Roman" w:hAnsi="Times New Roman" w:cs="Times New Roman"/>
          <w:b/>
          <w:color w:val="000000" w:themeColor="text1"/>
          <w:sz w:val="22"/>
        </w:rPr>
      </w:pPr>
      <w:r w:rsidRPr="004850A5">
        <w:rPr>
          <w:rFonts w:ascii="Times New Roman" w:hAnsi="Times New Roman" w:cs="Times New Roman"/>
          <w:b/>
          <w:color w:val="000000" w:themeColor="text1"/>
          <w:sz w:val="22"/>
        </w:rPr>
        <w:t>References</w:t>
      </w:r>
    </w:p>
    <w:p w:rsidR="006B69D8" w:rsidRPr="004850A5" w:rsidRDefault="002831C4" w:rsidP="006B69D8">
      <w:pPr>
        <w:rPr>
          <w:rFonts w:ascii="Times New Roman" w:hAnsi="Times New Roman" w:cs="Times New Roman"/>
          <w:noProof/>
          <w:color w:val="000000" w:themeColor="text1"/>
          <w:sz w:val="22"/>
        </w:rPr>
      </w:pPr>
      <w:r w:rsidRPr="004850A5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Pr="004850A5">
        <w:rPr>
          <w:rFonts w:ascii="Times New Roman" w:hAnsi="Times New Roman" w:cs="Times New Roman"/>
          <w:color w:val="000000" w:themeColor="text1"/>
          <w:sz w:val="22"/>
        </w:rPr>
        <w:instrText xml:space="preserve"> ADDIN EN.REFLIST </w:instrText>
      </w:r>
      <w:r w:rsidRPr="004850A5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bookmarkStart w:id="1" w:name="_ENREF_1"/>
      <w:r w:rsidR="006B69D8" w:rsidRPr="004850A5">
        <w:rPr>
          <w:rFonts w:ascii="Times New Roman" w:hAnsi="Times New Roman" w:cs="Times New Roman"/>
          <w:noProof/>
          <w:color w:val="000000" w:themeColor="text1"/>
          <w:sz w:val="22"/>
        </w:rPr>
        <w:t xml:space="preserve">Kikuchi K, Nakamura A, Arata M, Shi D, Nakagawa M, Tanaka T, Uemura T, Fujimori T, Kikuchi A, Uezu A, et al. 2018. Map7/7d1 and dvl form a feedback loop that facilitates microtubule remodeling and wnt5a signaling. EMBO Rep. 19(7):e45471. </w:t>
      </w:r>
      <w:bookmarkEnd w:id="1"/>
    </w:p>
    <w:p w:rsidR="006B69D8" w:rsidRPr="004850A5" w:rsidRDefault="006B69D8" w:rsidP="006B69D8">
      <w:pPr>
        <w:rPr>
          <w:rFonts w:ascii="Times New Roman" w:hAnsi="Times New Roman" w:cs="Times New Roman"/>
          <w:noProof/>
          <w:color w:val="000000" w:themeColor="text1"/>
          <w:sz w:val="22"/>
        </w:rPr>
      </w:pPr>
    </w:p>
    <w:p w:rsidR="007A1673" w:rsidRPr="004850A5" w:rsidRDefault="002831C4" w:rsidP="005A0E91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r w:rsidRPr="004850A5">
        <w:rPr>
          <w:rFonts w:ascii="Times New Roman" w:hAnsi="Times New Roman" w:cs="Times New Roman"/>
          <w:color w:val="000000" w:themeColor="text1"/>
          <w:sz w:val="22"/>
        </w:rPr>
        <w:fldChar w:fldCharType="end"/>
      </w:r>
    </w:p>
    <w:sectPr w:rsidR="007A1673" w:rsidRPr="004850A5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E6F66" w:rsidRDefault="009E6F66" w:rsidP="005B7053">
      <w:r>
        <w:separator/>
      </w:r>
    </w:p>
  </w:endnote>
  <w:endnote w:type="continuationSeparator" w:id="0">
    <w:p w:rsidR="009E6F66" w:rsidRDefault="009E6F66" w:rsidP="005B70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?l?r ??fc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Gothic">
    <w:altName w:val="‚l‚r ƒSƒVƒbƒN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E6F66" w:rsidRDefault="009E6F66" w:rsidP="005B7053">
      <w:r>
        <w:separator/>
      </w:r>
    </w:p>
  </w:footnote>
  <w:footnote w:type="continuationSeparator" w:id="0">
    <w:p w:rsidR="009E6F66" w:rsidRDefault="009E6F66" w:rsidP="005B705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5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ife Science Allia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9zraadvsdsv6ef52apxrd7t9dsrr0d9rte&quot;&gt;Map7D2&lt;record-ids&gt;&lt;item&gt;60&lt;/item&gt;&lt;/record-ids&gt;&lt;/item&gt;&lt;/Libraries&gt;"/>
  </w:docVars>
  <w:rsids>
    <w:rsidRoot w:val="00451A23"/>
    <w:rsid w:val="0001316D"/>
    <w:rsid w:val="00046522"/>
    <w:rsid w:val="00060612"/>
    <w:rsid w:val="00063E98"/>
    <w:rsid w:val="000B22C3"/>
    <w:rsid w:val="000D52EF"/>
    <w:rsid w:val="000F0622"/>
    <w:rsid w:val="0011106F"/>
    <w:rsid w:val="001176C3"/>
    <w:rsid w:val="0013623A"/>
    <w:rsid w:val="001428B8"/>
    <w:rsid w:val="00144F9C"/>
    <w:rsid w:val="0014600C"/>
    <w:rsid w:val="001467B5"/>
    <w:rsid w:val="00153311"/>
    <w:rsid w:val="00164010"/>
    <w:rsid w:val="00167AE1"/>
    <w:rsid w:val="001B3C76"/>
    <w:rsid w:val="001B6F7F"/>
    <w:rsid w:val="001E255F"/>
    <w:rsid w:val="001F62DF"/>
    <w:rsid w:val="00204380"/>
    <w:rsid w:val="00236976"/>
    <w:rsid w:val="00241366"/>
    <w:rsid w:val="00257DCC"/>
    <w:rsid w:val="002831C4"/>
    <w:rsid w:val="0028581A"/>
    <w:rsid w:val="00290B1C"/>
    <w:rsid w:val="002C2017"/>
    <w:rsid w:val="002E5C0D"/>
    <w:rsid w:val="002E641C"/>
    <w:rsid w:val="00302044"/>
    <w:rsid w:val="003028CC"/>
    <w:rsid w:val="0034170B"/>
    <w:rsid w:val="0036098C"/>
    <w:rsid w:val="0038316B"/>
    <w:rsid w:val="00384B69"/>
    <w:rsid w:val="00390163"/>
    <w:rsid w:val="0039104A"/>
    <w:rsid w:val="003C7848"/>
    <w:rsid w:val="003D3821"/>
    <w:rsid w:val="003E411A"/>
    <w:rsid w:val="003F2AD2"/>
    <w:rsid w:val="003F517F"/>
    <w:rsid w:val="003F7779"/>
    <w:rsid w:val="00422867"/>
    <w:rsid w:val="00436057"/>
    <w:rsid w:val="00451A23"/>
    <w:rsid w:val="004578C6"/>
    <w:rsid w:val="00462301"/>
    <w:rsid w:val="00480578"/>
    <w:rsid w:val="004850A5"/>
    <w:rsid w:val="004A18FE"/>
    <w:rsid w:val="004D4B8B"/>
    <w:rsid w:val="00500522"/>
    <w:rsid w:val="00517478"/>
    <w:rsid w:val="005469E0"/>
    <w:rsid w:val="005535FA"/>
    <w:rsid w:val="0057711E"/>
    <w:rsid w:val="00597719"/>
    <w:rsid w:val="00597FBD"/>
    <w:rsid w:val="005A0E91"/>
    <w:rsid w:val="005A5D03"/>
    <w:rsid w:val="005B2E7D"/>
    <w:rsid w:val="005B7053"/>
    <w:rsid w:val="005D03B4"/>
    <w:rsid w:val="005E2CB0"/>
    <w:rsid w:val="005E7F0F"/>
    <w:rsid w:val="005F18B6"/>
    <w:rsid w:val="006023B4"/>
    <w:rsid w:val="0061245A"/>
    <w:rsid w:val="00633703"/>
    <w:rsid w:val="00645A3F"/>
    <w:rsid w:val="00666C08"/>
    <w:rsid w:val="00686D64"/>
    <w:rsid w:val="006924CC"/>
    <w:rsid w:val="00693B2D"/>
    <w:rsid w:val="006B69D8"/>
    <w:rsid w:val="006C4770"/>
    <w:rsid w:val="006F0BAF"/>
    <w:rsid w:val="00704AA9"/>
    <w:rsid w:val="0071242F"/>
    <w:rsid w:val="00716DC4"/>
    <w:rsid w:val="00720CC3"/>
    <w:rsid w:val="00722BFD"/>
    <w:rsid w:val="00722D28"/>
    <w:rsid w:val="007247EE"/>
    <w:rsid w:val="00745308"/>
    <w:rsid w:val="007665BC"/>
    <w:rsid w:val="00773FF3"/>
    <w:rsid w:val="007A1673"/>
    <w:rsid w:val="007B08CD"/>
    <w:rsid w:val="007C2490"/>
    <w:rsid w:val="007D40BD"/>
    <w:rsid w:val="007D5985"/>
    <w:rsid w:val="007E4040"/>
    <w:rsid w:val="0083313A"/>
    <w:rsid w:val="00834F25"/>
    <w:rsid w:val="0084203C"/>
    <w:rsid w:val="008A0FBB"/>
    <w:rsid w:val="008C00F0"/>
    <w:rsid w:val="008C3A68"/>
    <w:rsid w:val="008E1216"/>
    <w:rsid w:val="008E19CD"/>
    <w:rsid w:val="008E3EF1"/>
    <w:rsid w:val="00906B84"/>
    <w:rsid w:val="0093286B"/>
    <w:rsid w:val="0093392D"/>
    <w:rsid w:val="00934D81"/>
    <w:rsid w:val="009439FB"/>
    <w:rsid w:val="00954FF2"/>
    <w:rsid w:val="009C7587"/>
    <w:rsid w:val="009E254E"/>
    <w:rsid w:val="009E3D05"/>
    <w:rsid w:val="009E4C76"/>
    <w:rsid w:val="009E6F66"/>
    <w:rsid w:val="00A07FA1"/>
    <w:rsid w:val="00A20DB2"/>
    <w:rsid w:val="00A34961"/>
    <w:rsid w:val="00A37E82"/>
    <w:rsid w:val="00A811AC"/>
    <w:rsid w:val="00A87F55"/>
    <w:rsid w:val="00AD34C1"/>
    <w:rsid w:val="00AE6916"/>
    <w:rsid w:val="00AF312A"/>
    <w:rsid w:val="00B14E57"/>
    <w:rsid w:val="00B47C82"/>
    <w:rsid w:val="00B64112"/>
    <w:rsid w:val="00B65720"/>
    <w:rsid w:val="00B8406A"/>
    <w:rsid w:val="00B935AE"/>
    <w:rsid w:val="00BA3E22"/>
    <w:rsid w:val="00BB0046"/>
    <w:rsid w:val="00BC2774"/>
    <w:rsid w:val="00BD2154"/>
    <w:rsid w:val="00BE2B92"/>
    <w:rsid w:val="00C108C4"/>
    <w:rsid w:val="00C147CF"/>
    <w:rsid w:val="00C31C67"/>
    <w:rsid w:val="00C61DC1"/>
    <w:rsid w:val="00C62F93"/>
    <w:rsid w:val="00C64662"/>
    <w:rsid w:val="00C812F9"/>
    <w:rsid w:val="00C82497"/>
    <w:rsid w:val="00CA4E7F"/>
    <w:rsid w:val="00D06A9A"/>
    <w:rsid w:val="00D11F03"/>
    <w:rsid w:val="00D27CCD"/>
    <w:rsid w:val="00D435B7"/>
    <w:rsid w:val="00D56DBD"/>
    <w:rsid w:val="00D609D9"/>
    <w:rsid w:val="00D731B4"/>
    <w:rsid w:val="00D74990"/>
    <w:rsid w:val="00D77522"/>
    <w:rsid w:val="00D828AF"/>
    <w:rsid w:val="00DB3F02"/>
    <w:rsid w:val="00DC1EFC"/>
    <w:rsid w:val="00DC7F27"/>
    <w:rsid w:val="00DD0B67"/>
    <w:rsid w:val="00E05759"/>
    <w:rsid w:val="00E064C8"/>
    <w:rsid w:val="00E06921"/>
    <w:rsid w:val="00E13ADF"/>
    <w:rsid w:val="00E21DAA"/>
    <w:rsid w:val="00E267E6"/>
    <w:rsid w:val="00E35C39"/>
    <w:rsid w:val="00E42398"/>
    <w:rsid w:val="00E56DEE"/>
    <w:rsid w:val="00E720A2"/>
    <w:rsid w:val="00EA2D76"/>
    <w:rsid w:val="00EA525E"/>
    <w:rsid w:val="00EB0594"/>
    <w:rsid w:val="00EB267E"/>
    <w:rsid w:val="00ED0126"/>
    <w:rsid w:val="00F21AB1"/>
    <w:rsid w:val="00F35174"/>
    <w:rsid w:val="00F45363"/>
    <w:rsid w:val="00F46795"/>
    <w:rsid w:val="00F57273"/>
    <w:rsid w:val="00F841CA"/>
    <w:rsid w:val="00F84568"/>
    <w:rsid w:val="00F942AB"/>
    <w:rsid w:val="00F94495"/>
    <w:rsid w:val="00FA5D46"/>
    <w:rsid w:val="00FB6B30"/>
    <w:rsid w:val="00FC4453"/>
    <w:rsid w:val="00FE1123"/>
    <w:rsid w:val="00FF2958"/>
    <w:rsid w:val="00FF6E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4380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51A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B7053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B7053"/>
  </w:style>
  <w:style w:type="paragraph" w:styleId="Footer">
    <w:name w:val="footer"/>
    <w:basedOn w:val="Normal"/>
    <w:link w:val="FooterChar"/>
    <w:unhideWhenUsed/>
    <w:rsid w:val="005B7053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rsid w:val="005B7053"/>
  </w:style>
  <w:style w:type="character" w:styleId="Hyperlink">
    <w:name w:val="Hyperlink"/>
    <w:basedOn w:val="DefaultParagraphFont"/>
    <w:uiPriority w:val="99"/>
    <w:unhideWhenUsed/>
    <w:rsid w:val="002831C4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831C4"/>
    <w:rPr>
      <w:color w:val="605E5C"/>
      <w:shd w:val="clear" w:color="auto" w:fill="E1DFDD"/>
    </w:rPr>
  </w:style>
  <w:style w:type="character" w:styleId="Emphasis">
    <w:name w:val="Emphasis"/>
    <w:uiPriority w:val="20"/>
    <w:qFormat/>
    <w:rsid w:val="00384B69"/>
    <w:rPr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290B1C"/>
    <w:rPr>
      <w:sz w:val="16"/>
      <w:szCs w:val="16"/>
    </w:rPr>
  </w:style>
  <w:style w:type="paragraph" w:styleId="NormalWeb">
    <w:name w:val="Normal (Web)"/>
    <w:basedOn w:val="Normal"/>
    <w:uiPriority w:val="99"/>
    <w:unhideWhenUsed/>
    <w:rsid w:val="00290B1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0B1C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B1C"/>
    <w:rPr>
      <w:rFonts w:asciiTheme="majorHAnsi" w:eastAsiaTheme="majorEastAsia" w:hAnsiTheme="majorHAnsi" w:cstheme="majorBid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4380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51A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B7053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B7053"/>
  </w:style>
  <w:style w:type="paragraph" w:styleId="Footer">
    <w:name w:val="footer"/>
    <w:basedOn w:val="Normal"/>
    <w:link w:val="FooterChar"/>
    <w:unhideWhenUsed/>
    <w:rsid w:val="005B7053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rsid w:val="005B7053"/>
  </w:style>
  <w:style w:type="character" w:styleId="Hyperlink">
    <w:name w:val="Hyperlink"/>
    <w:basedOn w:val="DefaultParagraphFont"/>
    <w:uiPriority w:val="99"/>
    <w:unhideWhenUsed/>
    <w:rsid w:val="002831C4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831C4"/>
    <w:rPr>
      <w:color w:val="605E5C"/>
      <w:shd w:val="clear" w:color="auto" w:fill="E1DFDD"/>
    </w:rPr>
  </w:style>
  <w:style w:type="character" w:styleId="Emphasis">
    <w:name w:val="Emphasis"/>
    <w:uiPriority w:val="20"/>
    <w:qFormat/>
    <w:rsid w:val="00384B69"/>
    <w:rPr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290B1C"/>
    <w:rPr>
      <w:sz w:val="16"/>
      <w:szCs w:val="16"/>
    </w:rPr>
  </w:style>
  <w:style w:type="paragraph" w:styleId="NormalWeb">
    <w:name w:val="Normal (Web)"/>
    <w:basedOn w:val="Normal"/>
    <w:uiPriority w:val="99"/>
    <w:unhideWhenUsed/>
    <w:rsid w:val="00290B1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0B1C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B1C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935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7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7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4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58</Words>
  <Characters>2043</Characters>
  <Application>Microsoft Office Word</Application>
  <DocSecurity>0</DocSecurity>
  <Lines>17</Lines>
  <Paragraphs>4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ji Kikuchi</dc:creator>
  <cp:lastModifiedBy>15325_ME</cp:lastModifiedBy>
  <cp:revision>6</cp:revision>
  <dcterms:created xsi:type="dcterms:W3CDTF">2022-02-26T08:57:00Z</dcterms:created>
  <dcterms:modified xsi:type="dcterms:W3CDTF">2022-04-07T13:46:00Z</dcterms:modified>
</cp:coreProperties>
</file>